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1D2FB7" w14:textId="6AEB002C" w:rsidR="00FB0550" w:rsidRDefault="00F861D9">
      <w:r>
        <w:fldChar w:fldCharType="begin" w:fldLock="1"/>
      </w:r>
      <w:r>
        <w:instrText>ADDIN CSL_CITATION {"citationItems":[{"id":"ITEM-1","itemData":{"URL":"https://www.tokopedia.com/netfashionindo/kaos-polos-panjang-pria-cotton-combed-30s-reguler-fit-xs/review","accessed":{"date-parts":[["2023","5","3"]]},"id":"ITEM-1","issued":{"date-parts":[["0"]]},"title":"Review Produk - KAOS POLOS PANJANG PRIA COTTON COMBED 30S REGULER FIT - XS | Tokopedia","type":"webpage"},"uris":["http://www.mendeley.com/documents/?uuid=c3531285-bf5b-3306-9995-ffb351cfbbb7"]}],"mendeley":{"formattedCitation":"(&lt;i&gt;Review Produk - KAOS POLOS PANJANG PRIA COTTON COMBED 30S REGULER FIT - XS | Tokopedia&lt;/i&gt;, n.d.)","plainTextFormattedCitation":"(Review Produk - KAOS POLOS PANJANG PRIA COTTON COMBED 30S REGULER FIT - XS | Tokopedia, n.d.)","previouslyFormattedCitation":"(&lt;i&gt;Review Produk - KAOS POLOS PANJANG PRIA COTTON COMBED 30S REGULER FIT - XS | Tokopedia&lt;/i&gt;, n.d.)"},"properties":{"noteIndex":0},"schema":"https://github.com/citation-style-language/schema/raw/master/csl-citation.json"}</w:instrText>
      </w:r>
      <w:r>
        <w:fldChar w:fldCharType="separate"/>
      </w:r>
      <w:r w:rsidRPr="00F861D9">
        <w:rPr>
          <w:noProof/>
        </w:rPr>
        <w:t>(</w:t>
      </w:r>
      <w:r w:rsidRPr="00F861D9">
        <w:rPr>
          <w:i/>
          <w:noProof/>
        </w:rPr>
        <w:t>Review Produk - KAOS POLOS PANJANG PRIA COTTON COMBED 30S REGULER FIT - XS | Tokopedia</w:t>
      </w:r>
      <w:r w:rsidRPr="00F861D9">
        <w:rPr>
          <w:noProof/>
        </w:rPr>
        <w:t>, n.d.)</w:t>
      </w:r>
      <w:r>
        <w:fldChar w:fldCharType="end"/>
      </w:r>
    </w:p>
    <w:p w14:paraId="4C4C4B12" w14:textId="1A37CBFC" w:rsidR="00F861D9" w:rsidRPr="00F861D9" w:rsidRDefault="00F861D9" w:rsidP="00F861D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861D9">
        <w:rPr>
          <w:rFonts w:ascii="Calibri" w:hAnsi="Calibri" w:cs="Calibri"/>
          <w:i/>
          <w:iCs/>
          <w:noProof/>
          <w:szCs w:val="24"/>
        </w:rPr>
        <w:t>Review Produk - KAOS POLOS PANJANG PRIA COTTON COMBED 30S REGULER FIT - XS | Tokopedia</w:t>
      </w:r>
      <w:r w:rsidRPr="00F861D9">
        <w:rPr>
          <w:rFonts w:ascii="Calibri" w:hAnsi="Calibri" w:cs="Calibri"/>
          <w:noProof/>
          <w:szCs w:val="24"/>
        </w:rPr>
        <w:t>. (n.d.). Retrieved May 3, 2023, from https://www.tokopedia.com/netfashionindo/kaos-polos-panjang-pria-cotton-combed-30s-reguler-fit-xs/review</w:t>
      </w:r>
    </w:p>
    <w:p w14:paraId="34CCF320" w14:textId="570948B9" w:rsidR="00F861D9" w:rsidRDefault="00F861D9">
      <w:r>
        <w:fldChar w:fldCharType="end"/>
      </w:r>
    </w:p>
    <w:sectPr w:rsidR="00F861D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76B6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B76B6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861D9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00C73C"/>
  <w15:chartTrackingRefBased/>
  <w15:docId w15:val="{96E4B54E-40FD-43E7-9D12-F8D8D94189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B29A66-99C8-4880-919A-FF96024142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3</Words>
  <Characters>1162</Characters>
  <Application>Microsoft Office Word</Application>
  <DocSecurity>0</DocSecurity>
  <Lines>9</Lines>
  <Paragraphs>2</Paragraphs>
  <ScaleCrop>false</ScaleCrop>
  <Company/>
  <LinksUpToDate>false</LinksUpToDate>
  <CharactersWithSpaces>1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7:03:00Z</dcterms:created>
  <dcterms:modified xsi:type="dcterms:W3CDTF">2023-05-03T0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